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13EAB" w:rsidRPr="00F61B33" w:rsidRDefault="00943B8A" w:rsidP="005645C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31F20"/>
          <w:sz w:val="24"/>
          <w:szCs w:val="24"/>
        </w:rPr>
      </w:pPr>
      <w:r>
        <w:rPr>
          <w:rFonts w:ascii="Times New Roman" w:hAnsi="Times New Roman" w:cs="Times New Roman"/>
          <w:b/>
          <w:color w:val="231F20"/>
          <w:sz w:val="24"/>
          <w:szCs w:val="24"/>
        </w:rPr>
        <w:t>S4</w:t>
      </w:r>
      <w:bookmarkStart w:id="0" w:name="_GoBack"/>
      <w:bookmarkEnd w:id="0"/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Table.</w:t>
      </w:r>
      <w:r w:rsidR="00813EAB">
        <w:rPr>
          <w:rStyle w:val="CommentReference"/>
        </w:rPr>
        <w:t xml:space="preserve"> </w:t>
      </w:r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Characteristics of Randomized Controlled </w:t>
      </w:r>
      <w:proofErr w:type="spellStart"/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T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>rials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  <w:vertAlign w:val="superscript"/>
        </w:rPr>
        <w:t>a</w:t>
      </w:r>
      <w:proofErr w:type="spellEnd"/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  <w:vertAlign w:val="superscript"/>
        </w:rPr>
        <w:t xml:space="preserve"> </w:t>
      </w:r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E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valuating </w:t>
      </w:r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S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>e</w:t>
      </w:r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lf-monitoring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</w:t>
      </w:r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Interventions f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or </w:t>
      </w:r>
      <w:proofErr w:type="spellStart"/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>A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>dults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  <w:vertAlign w:val="superscript"/>
        </w:rPr>
        <w:t>b</w:t>
      </w:r>
      <w:proofErr w:type="spellEnd"/>
      <w:r w:rsidR="00813EAB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 that were Developed Using the Framework of the Social Cognitive Theory of S</w:t>
      </w:r>
      <w:r w:rsidR="00813EAB" w:rsidRPr="00F61B33">
        <w:rPr>
          <w:rFonts w:ascii="Times New Roman" w:hAnsi="Times New Roman" w:cs="Times New Roman"/>
          <w:b/>
          <w:color w:val="231F20"/>
          <w:sz w:val="24"/>
          <w:szCs w:val="24"/>
        </w:rPr>
        <w:t>elf-regulation</w:t>
      </w:r>
    </w:p>
    <w:p w:rsidR="00813EAB" w:rsidRPr="00DC6362" w:rsidRDefault="00813EAB" w:rsidP="00813EA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31F20"/>
          <w:sz w:val="24"/>
          <w:szCs w:val="24"/>
        </w:rPr>
      </w:pPr>
    </w:p>
    <w:tbl>
      <w:tblPr>
        <w:tblStyle w:val="TableGrid1"/>
        <w:tblW w:w="5000" w:type="pct"/>
        <w:tblLook w:val="04A0" w:firstRow="1" w:lastRow="0" w:firstColumn="1" w:lastColumn="0" w:noHBand="0" w:noVBand="1"/>
      </w:tblPr>
      <w:tblGrid>
        <w:gridCol w:w="1136"/>
        <w:gridCol w:w="6256"/>
        <w:gridCol w:w="1860"/>
        <w:gridCol w:w="1710"/>
        <w:gridCol w:w="1268"/>
        <w:gridCol w:w="946"/>
      </w:tblGrid>
      <w:tr w:rsidR="00813EAB" w:rsidRPr="00DC6362" w:rsidTr="00B553D1">
        <w:trPr>
          <w:cantSplit/>
          <w:tblHeader/>
        </w:trPr>
        <w:tc>
          <w:tcPr>
            <w:tcW w:w="431" w:type="pct"/>
            <w:tcBorders>
              <w:top w:val="single" w:sz="4" w:space="0" w:color="auto"/>
            </w:tcBorders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First Author</w:t>
            </w:r>
          </w:p>
        </w:tc>
        <w:tc>
          <w:tcPr>
            <w:tcW w:w="2374" w:type="pct"/>
            <w:tcBorders>
              <w:top w:val="single" w:sz="4" w:space="0" w:color="auto"/>
            </w:tcBorders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Description of intervention</w:t>
            </w:r>
          </w:p>
        </w:tc>
        <w:tc>
          <w:tcPr>
            <w:tcW w:w="706" w:type="pct"/>
            <w:tcBorders>
              <w:top w:val="single" w:sz="4" w:space="0" w:color="auto"/>
            </w:tcBorders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Outcome</w:t>
            </w:r>
          </w:p>
        </w:tc>
        <w:tc>
          <w:tcPr>
            <w:tcW w:w="649" w:type="pct"/>
            <w:tcBorders>
              <w:top w:val="single" w:sz="4" w:space="0" w:color="auto"/>
            </w:tcBorders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Monitored behaviour</w:t>
            </w:r>
          </w:p>
        </w:tc>
        <w:tc>
          <w:tcPr>
            <w:tcW w:w="48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Use of theory components</w:t>
            </w:r>
          </w:p>
        </w:tc>
        <w:tc>
          <w:tcPr>
            <w:tcW w:w="359" w:type="pct"/>
            <w:tcBorders>
              <w:top w:val="single" w:sz="4" w:space="0" w:color="auto"/>
            </w:tcBorders>
            <w:shd w:val="clear" w:color="auto" w:fill="auto"/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Risk of Bias</w:t>
            </w:r>
          </w:p>
        </w:tc>
      </w:tr>
      <w:tr w:rsidR="00813EAB" w:rsidRPr="00DC6362" w:rsidTr="005645CA">
        <w:trPr>
          <w:cantSplit/>
        </w:trPr>
        <w:tc>
          <w:tcPr>
            <w:tcW w:w="5000" w:type="pct"/>
            <w:gridSpan w:val="6"/>
            <w:tcBorders>
              <w:top w:val="single" w:sz="4" w:space="0" w:color="auto"/>
            </w:tcBorders>
            <w:shd w:val="clear" w:color="auto" w:fill="auto"/>
          </w:tcPr>
          <w:p w:rsidR="00813EAB" w:rsidRPr="00DC6362" w:rsidRDefault="00813EAB" w:rsidP="005645CA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Weight</w:t>
            </w:r>
            <w:r w:rsidR="005645CA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/Obesity</w:t>
            </w: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 xml:space="preserve"> 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</w:tcPr>
          <w:p w:rsidR="00B553D1" w:rsidRPr="00B553D1" w:rsidRDefault="00B553D1" w:rsidP="006078DA">
            <w:pPr>
              <w:rPr>
                <w:rFonts w:ascii="Times New Roman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hAnsi="Times New Roman" w:cs="Times New Roman"/>
                <w:sz w:val="16"/>
                <w:szCs w:val="24"/>
              </w:rPr>
              <w:t>Annesi</w:t>
            </w:r>
            <w:proofErr w:type="spellEnd"/>
            <w:r w:rsidRPr="00B553D1">
              <w:rPr>
                <w:rFonts w:ascii="Times New Roman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3 Annesi,J.J. 2012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26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The Coach Appr</w:t>
            </w: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oach: </w:t>
            </w: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26-week intervention led by a wellness specialist for severely obese people.  Focused on enhancing self-efficacy and self-regulation of exercise adherence through individualized education,  exercise sessions, and group-based nutritional dietary control 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Controlled eating, 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and calorie intake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D538E6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Burke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9 Burke,L.E. 2006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27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PREFER: 18-month group-based dietitian and exercise physiotherapist-led behavioural and weight loss intervention to increase self-efficacy and dietary adherence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D538E6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Collins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4 Collins,C.E. 2012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28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The Biggest Loser Club: 12-week commercial web-based behaviour change weight loss program targeting behaviour change through self-efficacy, goal setting, and self-monitoring 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D538E6">
        <w:trPr>
          <w:cantSplit/>
          <w:trHeight w:val="854"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Gallagher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5 Gallagher,R. 2012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29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EELP (Healthy Eating and Exercise Lifestyle Program): 16-week group-based  program with supervised  exercise and education sessions on nutrition, exercise, and behaviour change from a professional multidisciplinary team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D538E6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Gray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3 Gray,C.M. 2013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14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FFIT (Football Fans In Training): 12-week group-based football club program delivered by community coaching staff. Focused on weight management education, and coach-led physical activity sessions  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813EAB" w:rsidRPr="00DC6362" w:rsidTr="00B553D1">
        <w:trPr>
          <w:cantSplit/>
        </w:trPr>
        <w:tc>
          <w:tcPr>
            <w:tcW w:w="369" w:type="pct"/>
            <w:vAlign w:val="center"/>
          </w:tcPr>
          <w:p w:rsidR="00813EAB" w:rsidRPr="005645CA" w:rsidRDefault="00B553D1" w:rsidP="005645CA">
            <w:pPr>
              <w:rPr>
                <w:rFonts w:ascii="Times New Roman" w:eastAsiaTheme="minorEastAsia" w:hAnsi="Times New Roman" w:cs="Times New Roman"/>
                <w:sz w:val="16"/>
                <w:szCs w:val="16"/>
                <w:vertAlign w:val="superscript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Hollis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6 Hollis,J.F. 2008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0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  <w:r w:rsidR="005645CA" w:rsidRPr="005645CA">
              <w:rPr>
                <w:rFonts w:ascii="Times New Roman" w:eastAsiaTheme="minorEastAsia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2374" w:type="pct"/>
          </w:tcPr>
          <w:p w:rsidR="00813EAB" w:rsidRPr="00DC6362" w:rsidRDefault="00813EAB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6-month group-based led by nutritionists and behavioural counsellors to encourage a nutrition-driven eating style, and regular exercise with emphasis on group-based problem solving and social support</w:t>
            </w:r>
          </w:p>
        </w:tc>
        <w:tc>
          <w:tcPr>
            <w:tcW w:w="706" w:type="pct"/>
            <w:vAlign w:val="center"/>
          </w:tcPr>
          <w:p w:rsidR="00813EAB" w:rsidRPr="00DC6362" w:rsidRDefault="00813EAB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813EAB" w:rsidRPr="00DC6362" w:rsidRDefault="00813EAB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813EAB" w:rsidRPr="00DC6362" w:rsidRDefault="00813EAB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813EAB" w:rsidRPr="00DC6362" w:rsidRDefault="00813EAB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Kiernan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52 Kiernan,M. 2013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1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20-week group-based weight loss program for women led by intervention staff. Focus on problem-solving and setting goals. Randomized to either 8-week stability module prior to the program or an 8-week problem-solving module after the program 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  <w:tcBorders>
              <w:bottom w:val="single" w:sz="4" w:space="0" w:color="auto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Ma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94 Ma,J. 2013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2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single" w:sz="4" w:space="0" w:color="auto"/>
            </w:tcBorders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E-LITE(Elevated </w:t>
            </w:r>
            <w:proofErr w:type="spellStart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Cardiometabolic</w:t>
            </w:r>
            <w:proofErr w:type="spellEnd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Risk in Primary Care): 12-week group-based dietitian and fitness instructor-led behaviour change intervention focusing on healthy eating, physical activity, problem solving, and physical activity training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tcBorders>
              <w:bottom w:val="single" w:sz="4" w:space="0" w:color="auto"/>
            </w:tcBorders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-Food intake </w:t>
            </w:r>
          </w:p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</w:tc>
        <w:tc>
          <w:tcPr>
            <w:tcW w:w="4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Mockus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2 Mockus,D.S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3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0-week dietary self-monitoring intervention for weight loss in children focused on diet modification, physical activity, and behavioural skills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B50C1F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B50C1F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Morgan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92 Morgan,P.J. 2009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4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SHED-IT: 12-week Internet-based weight loss program for men to make changes in physical activity and dietary behaviours</w:t>
            </w:r>
          </w:p>
        </w:tc>
        <w:tc>
          <w:tcPr>
            <w:tcW w:w="706" w:type="pct"/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-Food intake 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lastRenderedPageBreak/>
              <w:t xml:space="preserve">Morgan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91 Morgan,P.J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5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Healthy Dads, Healthy Kids: 12-week group-based program for overweight fathers with children, in order to lose weight and become healthy role models 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Patrick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90 Patrick,K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6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-year web-based weight loss intervention designed to improve diet and physical activity behaviours through goal-setting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Short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9 Short,C.E. 2014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7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ManUP</w:t>
            </w:r>
            <w:proofErr w:type="spellEnd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: 9-month web-based physical activity and nutrition behaviour intervention for men to promote self-monitoring of exercise and diet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-Food intake 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61693C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Shuger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8 Shuger,S.L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8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EAN (Lifestyle Education for Activity and Nutrition): 14-week group-based intervention focused on physical activity and nutritional lifestyle changes for weight los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eigh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5645CA" w:rsidRPr="00DC6362" w:rsidTr="005645CA">
        <w:trPr>
          <w:cantSplit/>
        </w:trPr>
        <w:tc>
          <w:tcPr>
            <w:tcW w:w="5000" w:type="pct"/>
            <w:gridSpan w:val="6"/>
            <w:tcBorders>
              <w:bottom w:val="nil"/>
            </w:tcBorders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Diabetes</w:t>
            </w:r>
          </w:p>
        </w:tc>
      </w:tr>
      <w:tr w:rsidR="00B553D1" w:rsidRPr="00DC6362" w:rsidTr="00B24B25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Lawler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51 Lawler,S.P. 2010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39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iving well with diabetes: 18 month physical activity and dietary behaviour intervention focusing on behavioural skills (self-efficacy, problem-solving, goal setting) for increasing physical activity and reducing energy intake for weight loss in Type II diabete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Diabetes managemen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highlight w:val="yellow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B24B25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Liebreich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7 Liebreich,T. 2009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0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Diabetes </w:t>
            </w:r>
            <w:proofErr w:type="spellStart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NetPLAY</w:t>
            </w:r>
            <w:proofErr w:type="spellEnd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: 12-week web-based and email counseling physical activity behaviour change intervention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Diabetes managemen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B24B25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Miller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6 Miller,C.K. 2002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1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0-week nutritional education, food purchasing, and meal planning intervention for older adults with diabete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Glycaemic control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Food intake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5645CA" w:rsidRPr="00DC6362" w:rsidTr="005645CA">
        <w:trPr>
          <w:cantSplit/>
        </w:trPr>
        <w:tc>
          <w:tcPr>
            <w:tcW w:w="369" w:type="pct"/>
            <w:tcBorders>
              <w:bottom w:val="nil"/>
            </w:tcBorders>
            <w:vAlign w:val="center"/>
          </w:tcPr>
          <w:p w:rsidR="005645CA" w:rsidRPr="00B553D1" w:rsidRDefault="00B553D1" w:rsidP="00492C52">
            <w:pPr>
              <w:rPr>
                <w:rFonts w:ascii="Times New Roman" w:eastAsiaTheme="minorEastAsia" w:hAnsi="Times New Roman" w:cs="Times New Roman"/>
                <w:sz w:val="16"/>
                <w:szCs w:val="24"/>
                <w:vertAlign w:val="superscript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Nansel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67 Nansel,T.R. 2007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2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  <w:r w:rsidR="005645CA" w:rsidRPr="00B553D1">
              <w:rPr>
                <w:rFonts w:ascii="Times New Roman" w:eastAsiaTheme="minorEastAsia" w:hAnsi="Times New Roman" w:cs="Times New Roman"/>
                <w:sz w:val="16"/>
                <w:szCs w:val="24"/>
                <w:vertAlign w:val="superscript"/>
              </w:rPr>
              <w:t>b</w:t>
            </w:r>
          </w:p>
        </w:tc>
        <w:tc>
          <w:tcPr>
            <w:tcW w:w="2374" w:type="pct"/>
            <w:tcBorders>
              <w:bottom w:val="nil"/>
            </w:tcBorders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Diabetes personal trainer: 8-week individualized problem solving intervention for self-management of diabetes in adolescents with type I diabete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Self-managemen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Self-selected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6B7E86">
        <w:trPr>
          <w:cantSplit/>
        </w:trPr>
        <w:tc>
          <w:tcPr>
            <w:tcW w:w="369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Tan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5 Tan,M.Y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3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2-week educational program focused on enhancing self-efficacy to improve self-monitoring of blood glucose in diabetes management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Glycaemic control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Blood glucose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2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Tudor-Locke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7 Tudor-Locke,C. 2004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4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61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First Step program: 16-week group-based lifestyle program delivered by physical activity experts to increase activity levels</w:t>
            </w:r>
          </w:p>
        </w:tc>
        <w:tc>
          <w:tcPr>
            <w:tcW w:w="693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ealth outcomes</w:t>
            </w:r>
          </w:p>
        </w:tc>
        <w:tc>
          <w:tcPr>
            <w:tcW w:w="63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70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08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Van </w:t>
            </w: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Dyck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84 VanDyck,D. 2011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45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61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4-week telephone support psychologist-led behavioural modification program to increase physical activity for sedentary behaviour in Type II diabetes patients</w:t>
            </w:r>
          </w:p>
        </w:tc>
        <w:tc>
          <w:tcPr>
            <w:tcW w:w="693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Diabetes management</w:t>
            </w:r>
          </w:p>
        </w:tc>
        <w:tc>
          <w:tcPr>
            <w:tcW w:w="63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70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08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5645CA" w:rsidRPr="00DC6362" w:rsidTr="005645CA">
        <w:trPr>
          <w:cantSplit/>
        </w:trPr>
        <w:tc>
          <w:tcPr>
            <w:tcW w:w="5000" w:type="pct"/>
            <w:gridSpan w:val="6"/>
            <w:tcBorders>
              <w:bottom w:val="nil"/>
            </w:tcBorders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Heart disease</w:t>
            </w:r>
          </w:p>
        </w:tc>
      </w:tr>
      <w:tr w:rsidR="00B553D1" w:rsidRPr="00DC6362" w:rsidTr="004F17C0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Furber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44 Furber,S. 2010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15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61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6-week pedometer-based, telephone behavioural counselling physical activity intervention focused on increasing self-efficacy, health beliefs, and physical activity goals</w:t>
            </w:r>
          </w:p>
        </w:tc>
        <w:tc>
          <w:tcPr>
            <w:tcW w:w="693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Physical activity levels</w:t>
            </w:r>
          </w:p>
        </w:tc>
        <w:tc>
          <w:tcPr>
            <w:tcW w:w="63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70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408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Moore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50 Moore,S.M. 2002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46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CHANGE: 12-week nurse-taught group-based lifestyle modification intervention to increase exercise through increasing expectancy, self-efficacy, problem solving, and relapse prevention skill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ng-term exercise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lastRenderedPageBreak/>
              <w:t>Padula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83 Padula,C.A. 2009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47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2-week nurse-led inspiratory muscle training intervention for people with heart failure to increase inspiratory muscle strength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Inspiratory muscle strength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Inspiratory muscle training intensity, duration, frequenc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Peterson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82 Peterson,J.C. 2012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48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2-month individualized telephone-based intervention focused on enhancing positive affect and self-affirmation to increase physical activity for coronary artery disease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Energy expenditure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Pinto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81 Pinto,B.M. 2011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49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4-week telephone home-based exercise intervention focused on activity counseling and problem-solving about barriers for activity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ctivity levels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B553D1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8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 xml:space="preserve">Shao 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instrText>ADDIN RW.CITE{{180 Shao,J.H. 2013}}</w:instrTex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t>[50]</w:t>
            </w:r>
            <w:r w:rsidRPr="00B553D1">
              <w:rPr>
                <w:rFonts w:ascii="Times New Roman" w:eastAsiaTheme="minorEastAsia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2-week self-management, self-efficacy intervention to improve health outcomes in older people with heart failure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Self-managemen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Sodium, fluid intake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5645CA" w:rsidRPr="00DC6362" w:rsidTr="005645CA">
        <w:trPr>
          <w:cantSplit/>
        </w:trPr>
        <w:tc>
          <w:tcPr>
            <w:tcW w:w="5000" w:type="pct"/>
            <w:gridSpan w:val="6"/>
            <w:tcBorders>
              <w:bottom w:val="nil"/>
            </w:tcBorders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Arthritis</w:t>
            </w:r>
          </w:p>
        </w:tc>
      </w:tr>
      <w:tr w:rsidR="00B553D1" w:rsidRPr="00DC6362" w:rsidTr="005441C9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Hughes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9 Hughes,S.L. 2004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1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Fit and Strong: 8-week group-based lower extremity osteoarthritis strengthening, fitness walking, and behaviour change intervention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Exercise self-efficacy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5441C9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Kovar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2 Kovar,P.A. 1992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13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Sidewalkers</w:t>
            </w:r>
            <w:proofErr w:type="spellEnd"/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Walking Program: 8-week group-based hospital fitness walking and behavioural educational program for osteoarthritis of the knee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Functional capacity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B553D1" w:rsidRPr="00DC6362" w:rsidTr="005441C9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Manning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5 Manning,V.L. 2014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2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EXTRA (Education, Self-Management, and Upper Extremity Exercise Training in People with Rheumatoid Arthritis) program: 12-week physiotherapist-led group-based training sessions, with education targeting rheumatoid arthritis knowledge, self-efficacy, and disease self-management, and supervised upper extremity exercises. Participants were asked to complete and monitor daily home-exercise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rthritis disability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hysical activity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Exercise intensity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B553D1" w:rsidRPr="00DC6362" w:rsidTr="005441C9">
        <w:trPr>
          <w:cantSplit/>
        </w:trPr>
        <w:tc>
          <w:tcPr>
            <w:tcW w:w="431" w:type="pct"/>
            <w:tcBorders>
              <w:bottom w:val="nil"/>
            </w:tcBorders>
          </w:tcPr>
          <w:p w:rsidR="00B553D1" w:rsidRPr="00B553D1" w:rsidRDefault="00B553D1" w:rsidP="006078DA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Shigaki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8 Shigaki,C.L. 2008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3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RA Help: 10-week web-based online self-management intervention for rheumatoid arthritis to increase self-efficacy and quality of life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rthritis self-management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ain</w:t>
            </w:r>
          </w:p>
          <w:p w:rsidR="00B553D1" w:rsidRPr="00DC6362" w:rsidRDefault="00B553D1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Stress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B553D1" w:rsidRPr="00DC6362" w:rsidRDefault="00B553D1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  <w:tr w:rsidR="005645CA" w:rsidRPr="00DC6362" w:rsidTr="005645CA">
        <w:trPr>
          <w:cantSplit/>
        </w:trPr>
        <w:tc>
          <w:tcPr>
            <w:tcW w:w="5000" w:type="pct"/>
            <w:gridSpan w:val="6"/>
            <w:tcBorders>
              <w:bottom w:val="nil"/>
            </w:tcBorders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b/>
                <w:sz w:val="20"/>
                <w:szCs w:val="20"/>
              </w:rPr>
              <w:t>Asthma</w:t>
            </w:r>
          </w:p>
        </w:tc>
      </w:tr>
      <w:tr w:rsidR="005645CA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  <w:vAlign w:val="center"/>
          </w:tcPr>
          <w:p w:rsidR="005645CA" w:rsidRPr="00B553D1" w:rsidRDefault="00B553D1" w:rsidP="00492C52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Baptist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41 Baptist,A.P. 2013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12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nil"/>
            </w:tcBorders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6-week health educator-led telephone and group-bas</w:t>
            </w: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ed asthma problem-solving, goal </w:t>
            </w: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setting intervention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sthma quality of life and control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-Management barriers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5645CA" w:rsidRPr="00DC6362" w:rsidTr="00B553D1">
        <w:trPr>
          <w:cantSplit/>
        </w:trPr>
        <w:tc>
          <w:tcPr>
            <w:tcW w:w="431" w:type="pct"/>
            <w:tcBorders>
              <w:bottom w:val="nil"/>
            </w:tcBorders>
            <w:vAlign w:val="center"/>
          </w:tcPr>
          <w:p w:rsidR="005645CA" w:rsidRPr="00B553D1" w:rsidRDefault="00B553D1" w:rsidP="00492C52">
            <w:pPr>
              <w:rPr>
                <w:rFonts w:ascii="Times New Roman" w:eastAsiaTheme="minorEastAsia" w:hAnsi="Times New Roman" w:cs="Times New Roman"/>
                <w:sz w:val="16"/>
                <w:szCs w:val="16"/>
                <w:vertAlign w:val="superscript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Burkhart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7 Burkhart,P.V. 2007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4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  <w:r w:rsidR="005645CA" w:rsidRPr="00B553D1">
              <w:rPr>
                <w:rFonts w:ascii="Times New Roman" w:eastAsiaTheme="minorEastAsia" w:hAnsi="Times New Roman" w:cs="Times New Roman"/>
                <w:sz w:val="16"/>
                <w:szCs w:val="24"/>
                <w:vertAlign w:val="superscript"/>
              </w:rPr>
              <w:t>b</w:t>
            </w:r>
          </w:p>
        </w:tc>
        <w:tc>
          <w:tcPr>
            <w:tcW w:w="2374" w:type="pct"/>
            <w:tcBorders>
              <w:bottom w:val="nil"/>
            </w:tcBorders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16-week individualized nurse-led asthma intervention for children, teaching peak flow meter use and asthma education to improve  health outcomes</w:t>
            </w:r>
          </w:p>
        </w:tc>
        <w:tc>
          <w:tcPr>
            <w:tcW w:w="706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sthma control</w:t>
            </w:r>
          </w:p>
        </w:tc>
        <w:tc>
          <w:tcPr>
            <w:tcW w:w="649" w:type="pct"/>
            <w:tcBorders>
              <w:bottom w:val="nil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eak airflow</w:t>
            </w:r>
          </w:p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-Asthma </w:t>
            </w:r>
          </w:p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Medication</w:t>
            </w:r>
          </w:p>
        </w:tc>
        <w:tc>
          <w:tcPr>
            <w:tcW w:w="481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nil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Low</w:t>
            </w:r>
          </w:p>
        </w:tc>
      </w:tr>
      <w:tr w:rsidR="005645CA" w:rsidRPr="00DC6362" w:rsidTr="00B553D1">
        <w:trPr>
          <w:cantSplit/>
        </w:trPr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5645CA" w:rsidRPr="00B553D1" w:rsidRDefault="00B553D1" w:rsidP="00492C52">
            <w:pPr>
              <w:rPr>
                <w:rFonts w:ascii="Times New Roman" w:eastAsiaTheme="minorEastAsia" w:hAnsi="Times New Roman" w:cs="Times New Roman"/>
                <w:sz w:val="16"/>
                <w:szCs w:val="24"/>
              </w:rPr>
            </w:pP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Clark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53 Clark,N.M. 2007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5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</w:p>
        </w:tc>
        <w:tc>
          <w:tcPr>
            <w:tcW w:w="2374" w:type="pct"/>
            <w:tcBorders>
              <w:bottom w:val="single" w:sz="4" w:space="0" w:color="auto"/>
            </w:tcBorders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Women breathe free: 6-month  nurse health educator-led telephone counseling asthma intervention for women; focused on the role of sex and gender on asthma, and on problem-solving management skills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sthma control</w:t>
            </w:r>
          </w:p>
        </w:tc>
        <w:tc>
          <w:tcPr>
            <w:tcW w:w="649" w:type="pct"/>
            <w:tcBorders>
              <w:bottom w:val="single" w:sz="4" w:space="0" w:color="auto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Daily activities</w:t>
            </w:r>
          </w:p>
        </w:tc>
        <w:tc>
          <w:tcPr>
            <w:tcW w:w="4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Unclear</w:t>
            </w:r>
          </w:p>
        </w:tc>
      </w:tr>
      <w:tr w:rsidR="005645CA" w:rsidRPr="00DC6362" w:rsidTr="00B553D1">
        <w:trPr>
          <w:cantSplit/>
        </w:trPr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5645CA" w:rsidRPr="00B553D1" w:rsidRDefault="00B553D1" w:rsidP="00492C52">
            <w:pPr>
              <w:rPr>
                <w:rFonts w:ascii="Times New Roman" w:eastAsiaTheme="minorEastAsia" w:hAnsi="Times New Roman" w:cs="Times New Roman"/>
                <w:sz w:val="16"/>
                <w:szCs w:val="24"/>
                <w:vertAlign w:val="superscript"/>
              </w:rPr>
            </w:pPr>
            <w:proofErr w:type="spellStart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lastRenderedPageBreak/>
              <w:t>McGhan</w:t>
            </w:r>
            <w:proofErr w:type="spellEnd"/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 xml:space="preserve"> 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begin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instrText>ADDIN RW.CITE{{176 MeGhan,S.L. 2003}}</w:instrTex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separate"/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t>[56]</w:t>
            </w:r>
            <w:r w:rsidRPr="00B553D1">
              <w:rPr>
                <w:rFonts w:ascii="Times New Roman" w:eastAsiaTheme="minorEastAsia" w:hAnsi="Times New Roman" w:cs="Times New Roman"/>
                <w:sz w:val="16"/>
                <w:szCs w:val="24"/>
              </w:rPr>
              <w:fldChar w:fldCharType="end"/>
            </w:r>
            <w:r w:rsidR="005645CA" w:rsidRPr="00B553D1">
              <w:rPr>
                <w:rFonts w:ascii="Times New Roman" w:eastAsiaTheme="minorEastAsia" w:hAnsi="Times New Roman" w:cs="Times New Roman"/>
                <w:sz w:val="16"/>
                <w:szCs w:val="24"/>
                <w:vertAlign w:val="superscript"/>
              </w:rPr>
              <w:t>b</w:t>
            </w:r>
          </w:p>
        </w:tc>
        <w:tc>
          <w:tcPr>
            <w:tcW w:w="2374" w:type="pct"/>
            <w:tcBorders>
              <w:bottom w:val="single" w:sz="4" w:space="0" w:color="auto"/>
            </w:tcBorders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Roaring Adventures with Puff (RAP): 6-week group-based asthma intervention for children to build asthma self-management skills</w:t>
            </w:r>
          </w:p>
        </w:tc>
        <w:tc>
          <w:tcPr>
            <w:tcW w:w="706" w:type="pct"/>
            <w:tcBorders>
              <w:bottom w:val="single" w:sz="4" w:space="0" w:color="auto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sthma control</w:t>
            </w:r>
          </w:p>
        </w:tc>
        <w:tc>
          <w:tcPr>
            <w:tcW w:w="649" w:type="pct"/>
            <w:tcBorders>
              <w:bottom w:val="single" w:sz="4" w:space="0" w:color="auto"/>
            </w:tcBorders>
            <w:vAlign w:val="center"/>
          </w:tcPr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Peak airflow</w:t>
            </w:r>
          </w:p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Asthma symptoms</w:t>
            </w:r>
          </w:p>
          <w:p w:rsidR="005645CA" w:rsidRPr="00DC6362" w:rsidRDefault="005645CA" w:rsidP="00492C52">
            <w:pPr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-Medication</w:t>
            </w:r>
          </w:p>
        </w:tc>
        <w:tc>
          <w:tcPr>
            <w:tcW w:w="4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All 3</w:t>
            </w:r>
          </w:p>
        </w:tc>
        <w:tc>
          <w:tcPr>
            <w:tcW w:w="35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645CA" w:rsidRPr="00DC6362" w:rsidRDefault="005645CA" w:rsidP="00492C5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DC6362">
              <w:rPr>
                <w:rFonts w:ascii="Times New Roman" w:eastAsiaTheme="minorEastAsia" w:hAnsi="Times New Roman" w:cs="Times New Roman"/>
                <w:sz w:val="20"/>
                <w:szCs w:val="20"/>
              </w:rPr>
              <w:t>High</w:t>
            </w:r>
          </w:p>
        </w:tc>
      </w:tr>
    </w:tbl>
    <w:p w:rsidR="00813EAB" w:rsidRDefault="00813EAB" w:rsidP="005645CA">
      <w:pPr>
        <w:autoSpaceDE w:val="0"/>
        <w:autoSpaceDN w:val="0"/>
        <w:adjustRightInd w:val="0"/>
        <w:spacing w:after="0" w:line="240" w:lineRule="auto"/>
      </w:pPr>
      <w:r w:rsidRPr="00813EAB">
        <w:rPr>
          <w:rFonts w:ascii="Times New Roman" w:eastAsiaTheme="minorEastAsia" w:hAnsi="Times New Roman" w:cs="Times New Roman"/>
          <w:noProof/>
          <w:sz w:val="24"/>
          <w:szCs w:val="24"/>
          <w:lang w:eastAsia="en-C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5422BA6" wp14:editId="269146DD">
                <wp:simplePos x="0" y="0"/>
                <wp:positionH relativeFrom="column">
                  <wp:posOffset>3795189</wp:posOffset>
                </wp:positionH>
                <wp:positionV relativeFrom="paragraph">
                  <wp:posOffset>4109803</wp:posOffset>
                </wp:positionV>
                <wp:extent cx="314325" cy="257175"/>
                <wp:effectExtent l="0" t="0" r="28575" b="28575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4325" cy="2571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813EAB" w:rsidRDefault="00813EAB" w:rsidP="00813EAB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9" o:spid="_x0000_s1029" style="position:absolute;margin-left:298.85pt;margin-top:323.6pt;width:24.75pt;height:20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" fillcolor="white [3212]" strokecolor="white [3212]" strokeweight="2pt">
                <v:textbox>
                  <w:txbxContent>
                    <w:p w:rsidR="00813EAB" w:rsidRDefault="00813EAB" w:rsidP="00813EAB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proofErr w:type="spellStart"/>
      <w:proofErr w:type="gramStart"/>
      <w:r w:rsidRPr="00813EAB">
        <w:rPr>
          <w:rFonts w:ascii="Times New Roman" w:hAnsi="Times New Roman" w:cs="Times New Roman"/>
          <w:color w:val="231F20"/>
          <w:sz w:val="24"/>
          <w:szCs w:val="24"/>
          <w:vertAlign w:val="superscript"/>
        </w:rPr>
        <w:t>a</w:t>
      </w:r>
      <w:r w:rsidRPr="00813EAB">
        <w:rPr>
          <w:rFonts w:ascii="Times New Roman" w:hAnsi="Times New Roman" w:cs="Times New Roman"/>
          <w:color w:val="231F20"/>
          <w:sz w:val="24"/>
          <w:szCs w:val="24"/>
        </w:rPr>
        <w:t>Observational</w:t>
      </w:r>
      <w:proofErr w:type="spellEnd"/>
      <w:proofErr w:type="gramEnd"/>
      <w:r w:rsidRPr="00813EAB">
        <w:rPr>
          <w:rFonts w:ascii="Times New Roman" w:hAnsi="Times New Roman" w:cs="Times New Roman"/>
          <w:color w:val="231F20"/>
          <w:sz w:val="24"/>
          <w:szCs w:val="24"/>
        </w:rPr>
        <w:t xml:space="preserve"> study design, </w:t>
      </w:r>
      <w:proofErr w:type="spellStart"/>
      <w:r w:rsidRPr="00813EAB">
        <w:rPr>
          <w:rFonts w:ascii="Times New Roman" w:hAnsi="Times New Roman" w:cs="Times New Roman"/>
          <w:color w:val="231F20"/>
          <w:sz w:val="24"/>
          <w:szCs w:val="24"/>
          <w:vertAlign w:val="superscript"/>
        </w:rPr>
        <w:t>b</w:t>
      </w:r>
      <w:r w:rsidRPr="00813EAB">
        <w:rPr>
          <w:rFonts w:ascii="Times New Roman" w:hAnsi="Times New Roman" w:cs="Times New Roman"/>
          <w:color w:val="231F20"/>
          <w:sz w:val="24"/>
          <w:szCs w:val="24"/>
        </w:rPr>
        <w:t>Child</w:t>
      </w:r>
      <w:proofErr w:type="spellEnd"/>
      <w:r w:rsidRPr="00813EAB">
        <w:rPr>
          <w:rFonts w:ascii="Times New Roman" w:hAnsi="Times New Roman" w:cs="Times New Roman"/>
          <w:color w:val="231F20"/>
          <w:sz w:val="24"/>
          <w:szCs w:val="24"/>
        </w:rPr>
        <w:t xml:space="preserve"> or adolescent population</w:t>
      </w:r>
    </w:p>
    <w:sectPr w:rsidR="00813EAB" w:rsidSect="00813EAB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13EAB"/>
    <w:rsid w:val="00006BFD"/>
    <w:rsid w:val="00010FFA"/>
    <w:rsid w:val="00017DD4"/>
    <w:rsid w:val="00023B8E"/>
    <w:rsid w:val="0002639C"/>
    <w:rsid w:val="00035CB4"/>
    <w:rsid w:val="00043205"/>
    <w:rsid w:val="00050F2A"/>
    <w:rsid w:val="000513DF"/>
    <w:rsid w:val="0005712C"/>
    <w:rsid w:val="000575B0"/>
    <w:rsid w:val="000636E0"/>
    <w:rsid w:val="000714DF"/>
    <w:rsid w:val="00074272"/>
    <w:rsid w:val="00085B49"/>
    <w:rsid w:val="00092FB6"/>
    <w:rsid w:val="00093E9B"/>
    <w:rsid w:val="000A6195"/>
    <w:rsid w:val="000A7759"/>
    <w:rsid w:val="000B084F"/>
    <w:rsid w:val="000B2D54"/>
    <w:rsid w:val="000B3CC0"/>
    <w:rsid w:val="000B513F"/>
    <w:rsid w:val="000E0297"/>
    <w:rsid w:val="000E610C"/>
    <w:rsid w:val="000F08B0"/>
    <w:rsid w:val="000F2D04"/>
    <w:rsid w:val="000F5DB0"/>
    <w:rsid w:val="001052D9"/>
    <w:rsid w:val="00107666"/>
    <w:rsid w:val="00114D24"/>
    <w:rsid w:val="00115E28"/>
    <w:rsid w:val="00132DE8"/>
    <w:rsid w:val="00134193"/>
    <w:rsid w:val="00142C53"/>
    <w:rsid w:val="001549DE"/>
    <w:rsid w:val="00156221"/>
    <w:rsid w:val="00160A6E"/>
    <w:rsid w:val="001643DF"/>
    <w:rsid w:val="00170206"/>
    <w:rsid w:val="0017769A"/>
    <w:rsid w:val="00183309"/>
    <w:rsid w:val="00185AE8"/>
    <w:rsid w:val="00195E0F"/>
    <w:rsid w:val="001A0F7D"/>
    <w:rsid w:val="001A7CEC"/>
    <w:rsid w:val="001B461A"/>
    <w:rsid w:val="001C058E"/>
    <w:rsid w:val="001C79F1"/>
    <w:rsid w:val="001D12A0"/>
    <w:rsid w:val="001E0865"/>
    <w:rsid w:val="00201F09"/>
    <w:rsid w:val="002121FA"/>
    <w:rsid w:val="0021465A"/>
    <w:rsid w:val="00215E1A"/>
    <w:rsid w:val="00220E9A"/>
    <w:rsid w:val="0022153E"/>
    <w:rsid w:val="00230449"/>
    <w:rsid w:val="00230793"/>
    <w:rsid w:val="00230BF1"/>
    <w:rsid w:val="002323CF"/>
    <w:rsid w:val="00240D4D"/>
    <w:rsid w:val="00244A24"/>
    <w:rsid w:val="00244A6F"/>
    <w:rsid w:val="00245073"/>
    <w:rsid w:val="00251EE4"/>
    <w:rsid w:val="0025424B"/>
    <w:rsid w:val="0026685F"/>
    <w:rsid w:val="00276935"/>
    <w:rsid w:val="00287CBE"/>
    <w:rsid w:val="00295108"/>
    <w:rsid w:val="002952A2"/>
    <w:rsid w:val="002954BF"/>
    <w:rsid w:val="00295D31"/>
    <w:rsid w:val="002A1DCF"/>
    <w:rsid w:val="002B48EB"/>
    <w:rsid w:val="002B560B"/>
    <w:rsid w:val="002B76C8"/>
    <w:rsid w:val="002B7FF3"/>
    <w:rsid w:val="002C1699"/>
    <w:rsid w:val="002E4371"/>
    <w:rsid w:val="003034DD"/>
    <w:rsid w:val="00325093"/>
    <w:rsid w:val="00327009"/>
    <w:rsid w:val="00327D46"/>
    <w:rsid w:val="00335723"/>
    <w:rsid w:val="00343D76"/>
    <w:rsid w:val="00350C0C"/>
    <w:rsid w:val="00356539"/>
    <w:rsid w:val="003633B5"/>
    <w:rsid w:val="00367538"/>
    <w:rsid w:val="00373A70"/>
    <w:rsid w:val="003837FB"/>
    <w:rsid w:val="00384967"/>
    <w:rsid w:val="003965F2"/>
    <w:rsid w:val="003A0850"/>
    <w:rsid w:val="003A388B"/>
    <w:rsid w:val="003A43EB"/>
    <w:rsid w:val="003A6A9B"/>
    <w:rsid w:val="003D29A7"/>
    <w:rsid w:val="003E140C"/>
    <w:rsid w:val="003E4D28"/>
    <w:rsid w:val="003E7422"/>
    <w:rsid w:val="003E7CB9"/>
    <w:rsid w:val="003F04BA"/>
    <w:rsid w:val="003F0877"/>
    <w:rsid w:val="003F767B"/>
    <w:rsid w:val="00402AEC"/>
    <w:rsid w:val="004069CF"/>
    <w:rsid w:val="004124B9"/>
    <w:rsid w:val="00415120"/>
    <w:rsid w:val="00424D83"/>
    <w:rsid w:val="004271FC"/>
    <w:rsid w:val="004275BC"/>
    <w:rsid w:val="00437384"/>
    <w:rsid w:val="00440A04"/>
    <w:rsid w:val="004434BF"/>
    <w:rsid w:val="00454315"/>
    <w:rsid w:val="004562A2"/>
    <w:rsid w:val="004563CC"/>
    <w:rsid w:val="0046147D"/>
    <w:rsid w:val="00461DE5"/>
    <w:rsid w:val="0046653C"/>
    <w:rsid w:val="004753BF"/>
    <w:rsid w:val="00481612"/>
    <w:rsid w:val="00486307"/>
    <w:rsid w:val="00486DF3"/>
    <w:rsid w:val="0049205B"/>
    <w:rsid w:val="004927EB"/>
    <w:rsid w:val="00493919"/>
    <w:rsid w:val="004A0D3B"/>
    <w:rsid w:val="004A1DE7"/>
    <w:rsid w:val="004A2540"/>
    <w:rsid w:val="004A32A5"/>
    <w:rsid w:val="004B3117"/>
    <w:rsid w:val="004C1430"/>
    <w:rsid w:val="004C426D"/>
    <w:rsid w:val="004D0CA3"/>
    <w:rsid w:val="004D1456"/>
    <w:rsid w:val="004D6C0E"/>
    <w:rsid w:val="004E4EA0"/>
    <w:rsid w:val="004F01B1"/>
    <w:rsid w:val="004F4C6A"/>
    <w:rsid w:val="004F4FC1"/>
    <w:rsid w:val="004F7DA8"/>
    <w:rsid w:val="005211A5"/>
    <w:rsid w:val="005226AB"/>
    <w:rsid w:val="00524C95"/>
    <w:rsid w:val="0053273E"/>
    <w:rsid w:val="00546357"/>
    <w:rsid w:val="00547E8D"/>
    <w:rsid w:val="00552278"/>
    <w:rsid w:val="005545DF"/>
    <w:rsid w:val="00563499"/>
    <w:rsid w:val="005645CA"/>
    <w:rsid w:val="0057126B"/>
    <w:rsid w:val="005716CB"/>
    <w:rsid w:val="005723E2"/>
    <w:rsid w:val="00577C7F"/>
    <w:rsid w:val="005809BB"/>
    <w:rsid w:val="00587B1D"/>
    <w:rsid w:val="005919D7"/>
    <w:rsid w:val="00594F95"/>
    <w:rsid w:val="00595618"/>
    <w:rsid w:val="005A3DCF"/>
    <w:rsid w:val="005A7B31"/>
    <w:rsid w:val="005B4BA6"/>
    <w:rsid w:val="005B7C4A"/>
    <w:rsid w:val="005C00A3"/>
    <w:rsid w:val="005C0FCF"/>
    <w:rsid w:val="005C1260"/>
    <w:rsid w:val="005C5689"/>
    <w:rsid w:val="005E1266"/>
    <w:rsid w:val="005E1C83"/>
    <w:rsid w:val="005E5CEA"/>
    <w:rsid w:val="005F037A"/>
    <w:rsid w:val="005F1B2B"/>
    <w:rsid w:val="005F75A8"/>
    <w:rsid w:val="00624A85"/>
    <w:rsid w:val="00624FF1"/>
    <w:rsid w:val="00627134"/>
    <w:rsid w:val="00631F9F"/>
    <w:rsid w:val="006321D1"/>
    <w:rsid w:val="00632442"/>
    <w:rsid w:val="00637C3A"/>
    <w:rsid w:val="00642196"/>
    <w:rsid w:val="006425DC"/>
    <w:rsid w:val="00646331"/>
    <w:rsid w:val="00646341"/>
    <w:rsid w:val="006507C9"/>
    <w:rsid w:val="006543FC"/>
    <w:rsid w:val="00654CA1"/>
    <w:rsid w:val="00657695"/>
    <w:rsid w:val="00663676"/>
    <w:rsid w:val="006716C1"/>
    <w:rsid w:val="00672640"/>
    <w:rsid w:val="00674788"/>
    <w:rsid w:val="00684A26"/>
    <w:rsid w:val="00685B3A"/>
    <w:rsid w:val="0068681F"/>
    <w:rsid w:val="006879DA"/>
    <w:rsid w:val="00696DCE"/>
    <w:rsid w:val="006B17BC"/>
    <w:rsid w:val="006B2FF0"/>
    <w:rsid w:val="006B561E"/>
    <w:rsid w:val="006C0928"/>
    <w:rsid w:val="006C11F4"/>
    <w:rsid w:val="006D0D45"/>
    <w:rsid w:val="006D6FC4"/>
    <w:rsid w:val="006E2E9D"/>
    <w:rsid w:val="006E3E19"/>
    <w:rsid w:val="006E7C76"/>
    <w:rsid w:val="006F20B8"/>
    <w:rsid w:val="006F28F5"/>
    <w:rsid w:val="006F62D6"/>
    <w:rsid w:val="00712821"/>
    <w:rsid w:val="0071320D"/>
    <w:rsid w:val="007137B8"/>
    <w:rsid w:val="007139A9"/>
    <w:rsid w:val="00732046"/>
    <w:rsid w:val="007348A2"/>
    <w:rsid w:val="00741DC3"/>
    <w:rsid w:val="0076413D"/>
    <w:rsid w:val="00770D37"/>
    <w:rsid w:val="00783359"/>
    <w:rsid w:val="0078470C"/>
    <w:rsid w:val="007912A1"/>
    <w:rsid w:val="007A7D3D"/>
    <w:rsid w:val="007B1EB0"/>
    <w:rsid w:val="007B659D"/>
    <w:rsid w:val="007C3323"/>
    <w:rsid w:val="007C5A73"/>
    <w:rsid w:val="007C6E10"/>
    <w:rsid w:val="007D503B"/>
    <w:rsid w:val="007E22EB"/>
    <w:rsid w:val="007E38EC"/>
    <w:rsid w:val="007E4A25"/>
    <w:rsid w:val="007E5E3C"/>
    <w:rsid w:val="007E5FFB"/>
    <w:rsid w:val="007F2214"/>
    <w:rsid w:val="007F521B"/>
    <w:rsid w:val="007F5AB3"/>
    <w:rsid w:val="007F5F6B"/>
    <w:rsid w:val="00805B69"/>
    <w:rsid w:val="0080729E"/>
    <w:rsid w:val="00807AA8"/>
    <w:rsid w:val="00810722"/>
    <w:rsid w:val="00810EFF"/>
    <w:rsid w:val="00813EAB"/>
    <w:rsid w:val="00816C06"/>
    <w:rsid w:val="00821A36"/>
    <w:rsid w:val="00823285"/>
    <w:rsid w:val="00824FCA"/>
    <w:rsid w:val="0083402C"/>
    <w:rsid w:val="00835CDB"/>
    <w:rsid w:val="0084074C"/>
    <w:rsid w:val="00846909"/>
    <w:rsid w:val="008550C9"/>
    <w:rsid w:val="00856F19"/>
    <w:rsid w:val="008746EF"/>
    <w:rsid w:val="00876D0F"/>
    <w:rsid w:val="00882579"/>
    <w:rsid w:val="00886C7A"/>
    <w:rsid w:val="00895FE7"/>
    <w:rsid w:val="008961BF"/>
    <w:rsid w:val="008963A8"/>
    <w:rsid w:val="008A05A2"/>
    <w:rsid w:val="008B3703"/>
    <w:rsid w:val="008B6768"/>
    <w:rsid w:val="008C2054"/>
    <w:rsid w:val="008C3731"/>
    <w:rsid w:val="008D04E6"/>
    <w:rsid w:val="008D3D8E"/>
    <w:rsid w:val="008E1878"/>
    <w:rsid w:val="00905686"/>
    <w:rsid w:val="0091309A"/>
    <w:rsid w:val="009130D7"/>
    <w:rsid w:val="0091389B"/>
    <w:rsid w:val="00914275"/>
    <w:rsid w:val="00917E40"/>
    <w:rsid w:val="0092066B"/>
    <w:rsid w:val="00923335"/>
    <w:rsid w:val="00925662"/>
    <w:rsid w:val="00925DDB"/>
    <w:rsid w:val="009267A6"/>
    <w:rsid w:val="009310F6"/>
    <w:rsid w:val="00936664"/>
    <w:rsid w:val="00943B8A"/>
    <w:rsid w:val="00943D65"/>
    <w:rsid w:val="00944342"/>
    <w:rsid w:val="009458B9"/>
    <w:rsid w:val="00945B0A"/>
    <w:rsid w:val="00947FE0"/>
    <w:rsid w:val="0095522B"/>
    <w:rsid w:val="00955A00"/>
    <w:rsid w:val="00991D6C"/>
    <w:rsid w:val="009A734A"/>
    <w:rsid w:val="009A7FAB"/>
    <w:rsid w:val="009B3A14"/>
    <w:rsid w:val="009B5126"/>
    <w:rsid w:val="009B6278"/>
    <w:rsid w:val="009B693F"/>
    <w:rsid w:val="009C3EF6"/>
    <w:rsid w:val="009C76EF"/>
    <w:rsid w:val="009D69AF"/>
    <w:rsid w:val="009D6CEF"/>
    <w:rsid w:val="009E256F"/>
    <w:rsid w:val="00A11538"/>
    <w:rsid w:val="00A145DF"/>
    <w:rsid w:val="00A207C0"/>
    <w:rsid w:val="00A22CEE"/>
    <w:rsid w:val="00A23D51"/>
    <w:rsid w:val="00A23F07"/>
    <w:rsid w:val="00A35857"/>
    <w:rsid w:val="00A37A81"/>
    <w:rsid w:val="00A471F0"/>
    <w:rsid w:val="00A474B0"/>
    <w:rsid w:val="00A53059"/>
    <w:rsid w:val="00A531A4"/>
    <w:rsid w:val="00A6251E"/>
    <w:rsid w:val="00A6494B"/>
    <w:rsid w:val="00A72292"/>
    <w:rsid w:val="00A77DA6"/>
    <w:rsid w:val="00A80A1D"/>
    <w:rsid w:val="00A83C17"/>
    <w:rsid w:val="00A91C58"/>
    <w:rsid w:val="00A9515C"/>
    <w:rsid w:val="00AA0B10"/>
    <w:rsid w:val="00AA1258"/>
    <w:rsid w:val="00AB0A8E"/>
    <w:rsid w:val="00AB743E"/>
    <w:rsid w:val="00AC202E"/>
    <w:rsid w:val="00AD40E7"/>
    <w:rsid w:val="00AD4347"/>
    <w:rsid w:val="00B474AA"/>
    <w:rsid w:val="00B518A6"/>
    <w:rsid w:val="00B553D1"/>
    <w:rsid w:val="00B56DC5"/>
    <w:rsid w:val="00B60CE6"/>
    <w:rsid w:val="00B62B23"/>
    <w:rsid w:val="00B63EF1"/>
    <w:rsid w:val="00B65CFA"/>
    <w:rsid w:val="00B66DFD"/>
    <w:rsid w:val="00B71B80"/>
    <w:rsid w:val="00B759D0"/>
    <w:rsid w:val="00B77336"/>
    <w:rsid w:val="00B817F7"/>
    <w:rsid w:val="00B85E87"/>
    <w:rsid w:val="00B968EF"/>
    <w:rsid w:val="00BA3624"/>
    <w:rsid w:val="00BA64E8"/>
    <w:rsid w:val="00BB30FB"/>
    <w:rsid w:val="00BB7707"/>
    <w:rsid w:val="00BD49FB"/>
    <w:rsid w:val="00BE293F"/>
    <w:rsid w:val="00BF5300"/>
    <w:rsid w:val="00BF5718"/>
    <w:rsid w:val="00C06243"/>
    <w:rsid w:val="00C1420F"/>
    <w:rsid w:val="00C168FC"/>
    <w:rsid w:val="00C21B28"/>
    <w:rsid w:val="00C23BB1"/>
    <w:rsid w:val="00C33F5E"/>
    <w:rsid w:val="00C366CA"/>
    <w:rsid w:val="00C36E2F"/>
    <w:rsid w:val="00C51F4E"/>
    <w:rsid w:val="00C538ED"/>
    <w:rsid w:val="00C57777"/>
    <w:rsid w:val="00C578C3"/>
    <w:rsid w:val="00C61CF3"/>
    <w:rsid w:val="00C62EF0"/>
    <w:rsid w:val="00C65CC2"/>
    <w:rsid w:val="00C7331A"/>
    <w:rsid w:val="00C80061"/>
    <w:rsid w:val="00C850CF"/>
    <w:rsid w:val="00C904A6"/>
    <w:rsid w:val="00C9274D"/>
    <w:rsid w:val="00C930C5"/>
    <w:rsid w:val="00C95E5B"/>
    <w:rsid w:val="00C973EE"/>
    <w:rsid w:val="00CA1AB0"/>
    <w:rsid w:val="00CA5A4A"/>
    <w:rsid w:val="00CB0C9F"/>
    <w:rsid w:val="00CB4BF2"/>
    <w:rsid w:val="00CB55EB"/>
    <w:rsid w:val="00CC617F"/>
    <w:rsid w:val="00CD2858"/>
    <w:rsid w:val="00CD41C4"/>
    <w:rsid w:val="00CD5A20"/>
    <w:rsid w:val="00CD5DBF"/>
    <w:rsid w:val="00CE30DD"/>
    <w:rsid w:val="00CE4A03"/>
    <w:rsid w:val="00CE64E0"/>
    <w:rsid w:val="00CE7FBA"/>
    <w:rsid w:val="00CF3099"/>
    <w:rsid w:val="00CF3512"/>
    <w:rsid w:val="00CF357C"/>
    <w:rsid w:val="00CF71C8"/>
    <w:rsid w:val="00D0033A"/>
    <w:rsid w:val="00D044E9"/>
    <w:rsid w:val="00D054A3"/>
    <w:rsid w:val="00D0725E"/>
    <w:rsid w:val="00D126E5"/>
    <w:rsid w:val="00D21A3D"/>
    <w:rsid w:val="00D239C3"/>
    <w:rsid w:val="00D3213C"/>
    <w:rsid w:val="00D4188C"/>
    <w:rsid w:val="00D635D8"/>
    <w:rsid w:val="00D72540"/>
    <w:rsid w:val="00D854DC"/>
    <w:rsid w:val="00D86990"/>
    <w:rsid w:val="00D91379"/>
    <w:rsid w:val="00DB0A65"/>
    <w:rsid w:val="00DB3203"/>
    <w:rsid w:val="00DC51DA"/>
    <w:rsid w:val="00DC5A19"/>
    <w:rsid w:val="00DD21F2"/>
    <w:rsid w:val="00DD454F"/>
    <w:rsid w:val="00DE2D10"/>
    <w:rsid w:val="00DE6B72"/>
    <w:rsid w:val="00DF0624"/>
    <w:rsid w:val="00E002D3"/>
    <w:rsid w:val="00E021CB"/>
    <w:rsid w:val="00E10A3B"/>
    <w:rsid w:val="00E11DC4"/>
    <w:rsid w:val="00E1712F"/>
    <w:rsid w:val="00E27597"/>
    <w:rsid w:val="00E27C36"/>
    <w:rsid w:val="00E40401"/>
    <w:rsid w:val="00E53A89"/>
    <w:rsid w:val="00E57770"/>
    <w:rsid w:val="00E5778D"/>
    <w:rsid w:val="00E63F78"/>
    <w:rsid w:val="00E66B1C"/>
    <w:rsid w:val="00E715D6"/>
    <w:rsid w:val="00E73385"/>
    <w:rsid w:val="00E74A9C"/>
    <w:rsid w:val="00E76081"/>
    <w:rsid w:val="00E8540E"/>
    <w:rsid w:val="00EA6D16"/>
    <w:rsid w:val="00EA7784"/>
    <w:rsid w:val="00EB3CA2"/>
    <w:rsid w:val="00EC03CC"/>
    <w:rsid w:val="00EC46E7"/>
    <w:rsid w:val="00ED1BE5"/>
    <w:rsid w:val="00ED32F8"/>
    <w:rsid w:val="00ED7C2B"/>
    <w:rsid w:val="00EE7F8F"/>
    <w:rsid w:val="00EF1A9E"/>
    <w:rsid w:val="00EF723B"/>
    <w:rsid w:val="00F0534C"/>
    <w:rsid w:val="00F0723F"/>
    <w:rsid w:val="00F12CEB"/>
    <w:rsid w:val="00F14E50"/>
    <w:rsid w:val="00F14FA2"/>
    <w:rsid w:val="00F23EA1"/>
    <w:rsid w:val="00F244EE"/>
    <w:rsid w:val="00F2754D"/>
    <w:rsid w:val="00F32784"/>
    <w:rsid w:val="00F3505D"/>
    <w:rsid w:val="00F358A4"/>
    <w:rsid w:val="00F43ED3"/>
    <w:rsid w:val="00F52CA3"/>
    <w:rsid w:val="00F563F2"/>
    <w:rsid w:val="00F60691"/>
    <w:rsid w:val="00F61D7B"/>
    <w:rsid w:val="00F66B78"/>
    <w:rsid w:val="00F71CF2"/>
    <w:rsid w:val="00F75827"/>
    <w:rsid w:val="00F809A0"/>
    <w:rsid w:val="00F817D7"/>
    <w:rsid w:val="00F96171"/>
    <w:rsid w:val="00F96D68"/>
    <w:rsid w:val="00F96EA8"/>
    <w:rsid w:val="00FA1063"/>
    <w:rsid w:val="00FA5071"/>
    <w:rsid w:val="00FA52F4"/>
    <w:rsid w:val="00FA6728"/>
    <w:rsid w:val="00FB7A8D"/>
    <w:rsid w:val="00FC326B"/>
    <w:rsid w:val="00FC7618"/>
    <w:rsid w:val="00FD091C"/>
    <w:rsid w:val="00FD2834"/>
    <w:rsid w:val="00FD39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unhideWhenUsed/>
    <w:rsid w:val="00813EAB"/>
    <w:rPr>
      <w:sz w:val="16"/>
      <w:szCs w:val="16"/>
    </w:rPr>
  </w:style>
  <w:style w:type="table" w:customStyle="1" w:styleId="TableGrid1">
    <w:name w:val="Table Grid1"/>
    <w:basedOn w:val="TableNormal"/>
    <w:next w:val="TableGrid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unhideWhenUsed/>
    <w:rsid w:val="00813EAB"/>
    <w:rPr>
      <w:sz w:val="16"/>
      <w:szCs w:val="16"/>
    </w:rPr>
  </w:style>
  <w:style w:type="table" w:customStyle="1" w:styleId="TableGrid1">
    <w:name w:val="Table Grid1"/>
    <w:basedOn w:val="TableNormal"/>
    <w:next w:val="TableGrid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813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1477</Words>
  <Characters>8421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elle</dc:creator>
  <cp:lastModifiedBy>Michelle</cp:lastModifiedBy>
  <cp:revision>4</cp:revision>
  <dcterms:created xsi:type="dcterms:W3CDTF">2015-01-18T20:39:00Z</dcterms:created>
  <dcterms:modified xsi:type="dcterms:W3CDTF">2015-07-21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0605</vt:lpwstr>
  </property>
  <property fmtid="{D5CDD505-2E9C-101B-9397-08002B2CF9AE}" pid="3" name="WnCSubscriberId">
    <vt:lpwstr>1990</vt:lpwstr>
  </property>
  <property fmtid="{D5CDD505-2E9C-101B-9397-08002B2CF9AE}" pid="4" name="WnCOutputStyleId">
    <vt:lpwstr>1280</vt:lpwstr>
  </property>
  <property fmtid="{D5CDD505-2E9C-101B-9397-08002B2CF9AE}" pid="5" name="RWProductId">
    <vt:lpwstr>WnC</vt:lpwstr>
  </property>
  <property fmtid="{D5CDD505-2E9C-101B-9397-08002B2CF9AE}" pid="6" name="WnC4Folder">
    <vt:lpwstr>Documents///S5_Table</vt:lpwstr>
  </property>
</Properties>
</file>